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67B7474" w:rsidR="00755D82" w:rsidRPr="0052320E" w:rsidRDefault="00DD7FD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52320E">
        <w:rPr>
          <w:rFonts w:ascii="Times New Roman" w:hAnsi="Times New Roman" w:cs="Times New Roman"/>
        </w:rPr>
        <w:t>第</w:t>
      </w:r>
      <w:r w:rsidR="0052320E">
        <w:rPr>
          <w:rFonts w:ascii="Times New Roman" w:hAnsi="Times New Roman" w:cs="Times New Roman"/>
        </w:rPr>
        <w:t>5</w:t>
      </w:r>
      <w:r w:rsidRPr="0052320E">
        <w:rPr>
          <w:rFonts w:ascii="Times New Roman" w:hAnsi="Times New Roman" w:cs="Times New Roman"/>
        </w:rPr>
        <w:t>-</w:t>
      </w:r>
      <w:r w:rsidR="0052320E">
        <w:rPr>
          <w:rFonts w:ascii="Times New Roman" w:hAnsi="Times New Roman" w:cs="Times New Roman"/>
        </w:rPr>
        <w:t>7</w:t>
      </w:r>
      <w:r w:rsidRPr="0052320E">
        <w:rPr>
          <w:rFonts w:ascii="Times New Roman" w:hAnsi="Times New Roman" w:cs="Times New Roman"/>
        </w:rPr>
        <w:t>周</w:t>
      </w:r>
      <w:r w:rsidR="00C2554F" w:rsidRPr="0052320E">
        <w:rPr>
          <w:rFonts w:ascii="Times New Roman" w:hAnsi="Times New Roman" w:cs="Times New Roman"/>
        </w:rPr>
        <w:t>作业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1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1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1037E02F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2" w:name="_Toc100836933"/>
      <w:r w:rsidR="001347DF">
        <w:rPr>
          <w:rFonts w:hint="eastAsia"/>
        </w:rPr>
        <w:instrText>摘要</w:instrText>
      </w:r>
      <w:bookmarkEnd w:id="2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467564">
        <w:rPr>
          <w:rFonts w:hint="eastAsia"/>
        </w:rPr>
        <w:t>主教材：</w:t>
      </w:r>
      <w:r w:rsidR="00467564">
        <w:fldChar w:fldCharType="begin"/>
      </w:r>
      <w:r w:rsidR="00467564">
        <w:rPr>
          <w:rFonts w:hint="eastAsia"/>
        </w:rPr>
        <w:instrText xml:space="preserve"> ADDIN EN.CITE &lt;EndNote&gt;&lt;Cite&gt;&lt;Author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style&gt;&lt;/author&gt;&lt;author&gt;&lt;style face="normal" font="default" charset="134" size="100%"&gt;</w:instrText>
      </w:r>
      <w:r w:rsidR="00467564">
        <w:rPr>
          <w:rFonts w:hint="eastAsia"/>
        </w:rPr>
        <w:instrText>章璞</w:instrText>
      </w:r>
      <w:r w:rsidR="0046756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467564">
        <w:rPr>
          <w:rFonts w:hint="eastAsia"/>
        </w:rPr>
        <w:instrText>近世代数导引</w:instrText>
      </w:r>
      <w:r w:rsidR="00467564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467564">
        <w:rPr>
          <w:rFonts w:hint="eastAsia"/>
        </w:rPr>
        <w:instrText>北京</w:instrText>
      </w:r>
      <w:r w:rsidR="00467564">
        <w:rPr>
          <w:rFonts w:hint="eastAsia"/>
        </w:rPr>
        <w:instrText>&lt;/style&gt;&lt;/pub-location&gt;&lt;publisher&gt;&lt;style face="normal" font="default" charset="134" size="100%"&gt;</w:instrText>
      </w:r>
      <w:r w:rsidR="00467564">
        <w:rPr>
          <w:rFonts w:hint="eastAsia"/>
        </w:rPr>
        <w:instrText>高等教育出版社</w:instrText>
      </w:r>
      <w:r w:rsidR="00467564">
        <w:rPr>
          <w:rFonts w:hint="eastAsia"/>
        </w:rPr>
        <w:instrText>&lt;/style&gt;&lt;/publisher&gt;&lt;isbn&gt;978-7-04-029227-5&lt;/isbn&gt;&lt;urls&gt;&lt;/urls&gt;&lt;/record&gt;&lt;/Cite&gt;&lt;/</w:instrText>
      </w:r>
      <w:r w:rsidR="00467564">
        <w:instrText>EndNote&gt;</w:instrText>
      </w:r>
      <w:r w:rsidR="00467564">
        <w:fldChar w:fldCharType="separate"/>
      </w:r>
      <w:r w:rsidR="00467564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467564" w:rsidRPr="00467564">
        <w:rPr>
          <w:noProof/>
          <w:vertAlign w:val="superscript"/>
        </w:rPr>
        <w:t>]</w:t>
      </w:r>
      <w:r w:rsidR="00467564">
        <w:fldChar w:fldCharType="end"/>
      </w:r>
      <w:r w:rsidR="00467564">
        <w:rPr>
          <w:rFonts w:hint="eastAsia"/>
        </w:rPr>
        <w:t>.</w:t>
      </w:r>
      <w:r w:rsidR="00467564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52320E">
        <w:t>4</w:t>
      </w:r>
      <w:r w:rsidR="00AA1DBF">
        <w:t>-</w:t>
      </w:r>
      <w:r w:rsidR="0052320E">
        <w:t>0</w:t>
      </w:r>
      <w:r w:rsidR="00751BC9">
        <w:t>6</w:t>
      </w:r>
      <w:r w:rsidR="006B3B72">
        <w:rPr>
          <w:rFonts w:hint="eastAsia"/>
        </w:rPr>
        <w:t>.</w:t>
      </w:r>
      <w:r w:rsidR="00C61E8E">
        <w:fldChar w:fldCharType="begin"/>
      </w:r>
      <w:r w:rsidR="00C61E8E">
        <w:rPr>
          <w:rFonts w:hint="eastAsia"/>
        </w:rPr>
        <w:instrText xml:space="preserve"> ADDIN EN.CITE &lt;EndNote&gt;&lt;Cite Hidden="1"&gt;&lt;Author&gt;</w:instrText>
      </w:r>
      <w:r w:rsidR="00C61E8E">
        <w:rPr>
          <w:rFonts w:hint="eastAsia"/>
        </w:rPr>
        <w:instrText>刘绍学</w:instrText>
      </w:r>
      <w:r w:rsidR="00C61E8E">
        <w:rPr>
          <w:rFonts w:hint="eastAsia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>
        <w:rPr>
          <w:rFonts w:hint="eastAsia"/>
        </w:rPr>
        <w:instrText>刘绍学</w:instrText>
      </w:r>
      <w:r w:rsidR="00C61E8E">
        <w:rPr>
          <w:rFonts w:hint="eastAsia"/>
        </w:rPr>
        <w:instrText>&lt;/style&gt;&lt;/author&gt;&lt;author&gt;&lt;style face="normal" font="default" charset="134" size="100%"&gt;</w:instrText>
      </w:r>
      <w:r w:rsidR="00C61E8E">
        <w:rPr>
          <w:rFonts w:hint="eastAsia"/>
        </w:rPr>
        <w:instrText>章璞</w:instrText>
      </w:r>
      <w:r w:rsidR="00C61E8E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61E8E">
        <w:rPr>
          <w:rFonts w:hint="eastAsia"/>
        </w:rPr>
        <w:instrText>近世代数导引</w:instrText>
      </w:r>
      <w:r w:rsidR="00C61E8E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>
        <w:rPr>
          <w:rFonts w:hint="eastAsia"/>
        </w:rPr>
        <w:instrText>北京</w:instrText>
      </w:r>
      <w:r w:rsidR="00C61E8E">
        <w:rPr>
          <w:rFonts w:hint="eastAsia"/>
        </w:rPr>
        <w:instrText>&lt;/style&gt;&lt;/pub-location&gt;&lt;publisher&gt;&lt;style face="normal" font="default" charset="134" size="100%"&gt;</w:instrText>
      </w:r>
      <w:r w:rsidR="00C61E8E">
        <w:rPr>
          <w:rFonts w:hint="eastAsia"/>
        </w:rPr>
        <w:instrText>高等教育出版社</w:instrText>
      </w:r>
      <w:r w:rsidR="00C61E8E">
        <w:rPr>
          <w:rFonts w:hint="eastAsia"/>
        </w:rPr>
        <w:instrText>&lt;/style&gt;&lt;/publisher&gt;&lt;isbn&gt;978-7-04-029227-5&lt;/isbn&gt;&lt;urls&gt;&lt;/urls&gt;&lt;/record&gt;&lt;/Cite&gt;&lt;/EndNote&gt;</w:instrText>
      </w:r>
      <w:r w:rsidR="00C61E8E"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7B23E611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AC4B80">
        <w:rPr>
          <w:rFonts w:hint="eastAsia"/>
        </w:rPr>
        <w:t>(</w:t>
      </w:r>
      <w:r w:rsidR="00AC4B80">
        <w:t xml:space="preserve">Week </w:t>
      </w:r>
      <w:r w:rsidR="00BD112E">
        <w:t>5</w:t>
      </w:r>
      <w:r w:rsidR="00AC4B80">
        <w:t>-</w:t>
      </w:r>
      <w:r w:rsidR="00BD112E">
        <w:t>7</w:t>
      </w:r>
      <w:r w:rsidR="00AC4B80">
        <w:t>)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43C9D35E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3" w:name="_Toc100836934"/>
      <w:r w:rsidR="009D6F80" w:rsidRPr="00423874">
        <w:rPr>
          <w:rStyle w:val="af6"/>
          <w:b/>
          <w:kern w:val="0"/>
        </w:rPr>
        <w:instrText>Abstract</w:instrText>
      </w:r>
      <w:bookmarkEnd w:id="3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A70D9B">
        <w:rPr>
          <w:rFonts w:hint="eastAsia"/>
        </w:rPr>
        <w:t>T</w:t>
      </w:r>
      <w:r w:rsidR="00A70D9B">
        <w:t xml:space="preserve">extbook: </w:t>
      </w:r>
      <w:r w:rsidR="00A70D9B">
        <w:fldChar w:fldCharType="begin"/>
      </w:r>
      <w:r w:rsidR="00A70D9B">
        <w:rPr>
          <w:rFonts w:hint="eastAsia"/>
        </w:rPr>
        <w:instrText xml:space="preserve"> ADDIN EN.CITE &lt;EndNote&gt;&lt;Cite&gt;&lt;Author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style&gt;&lt;/author&gt;&lt;author&gt;&lt;style face="normal" font="default" charset="134" size="100%"&gt;</w:instrText>
      </w:r>
      <w:r w:rsidR="00A70D9B">
        <w:rPr>
          <w:rFonts w:hint="eastAsia"/>
        </w:rPr>
        <w:instrText>章璞</w:instrText>
      </w:r>
      <w:r w:rsidR="00A70D9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70D9B">
        <w:rPr>
          <w:rFonts w:hint="eastAsia"/>
        </w:rPr>
        <w:instrText>近世代数导引</w:instrText>
      </w:r>
      <w:r w:rsidR="00A70D9B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A70D9B">
        <w:rPr>
          <w:rFonts w:hint="eastAsia"/>
        </w:rPr>
        <w:instrText>北京</w:instrText>
      </w:r>
      <w:r w:rsidR="00A70D9B">
        <w:rPr>
          <w:rFonts w:hint="eastAsia"/>
        </w:rPr>
        <w:instrText>&lt;/style&gt;&lt;/pub-location&gt;&lt;publisher&gt;&lt;style face="normal" font="default" charset="134" size="100%"&gt;</w:instrText>
      </w:r>
      <w:r w:rsidR="00A70D9B">
        <w:rPr>
          <w:rFonts w:hint="eastAsia"/>
        </w:rPr>
        <w:instrText>高等教育出版社</w:instrText>
      </w:r>
      <w:r w:rsidR="00A70D9B">
        <w:rPr>
          <w:rFonts w:hint="eastAsia"/>
        </w:rPr>
        <w:instrText>&lt;/style&gt;&lt;/publisher&gt;&lt;isbn&gt;978-7-04-029227-5&lt;/isbn&gt;&lt;urls&gt;&lt;/urls&gt;&lt;/record&gt;&lt;/Cite&gt;&lt;/</w:instrText>
      </w:r>
      <w:r w:rsidR="00A70D9B">
        <w:instrText>EndNote&gt;</w:instrText>
      </w:r>
      <w:r w:rsidR="00A70D9B">
        <w:fldChar w:fldCharType="separate"/>
      </w:r>
      <w:r w:rsidR="00A70D9B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A70D9B" w:rsidRPr="00467564">
        <w:rPr>
          <w:noProof/>
          <w:vertAlign w:val="superscript"/>
        </w:rPr>
        <w:t>]</w:t>
      </w:r>
      <w:r w:rsidR="00A70D9B">
        <w:fldChar w:fldCharType="end"/>
      </w:r>
      <w:r w:rsidR="00A70D9B">
        <w:rPr>
          <w:rFonts w:hint="eastAsia"/>
        </w:rPr>
        <w:t>.</w:t>
      </w:r>
      <w:r w:rsidR="00A70D9B">
        <w:t xml:space="preserve"> </w:t>
      </w:r>
      <w:r w:rsidR="00AA1DBF">
        <w:rPr>
          <w:rFonts w:hint="eastAsia"/>
        </w:rPr>
        <w:t>Du</w:t>
      </w:r>
      <w:r w:rsidR="00AA1DBF">
        <w:t>e date: 2022-0</w:t>
      </w:r>
      <w:r w:rsidR="00BD112E">
        <w:t>4</w:t>
      </w:r>
      <w:r w:rsidR="00AA1DBF">
        <w:t>-</w:t>
      </w:r>
      <w:r w:rsidR="00BD112E">
        <w:t>0</w:t>
      </w:r>
      <w:r w:rsidR="00751BC9">
        <w:t>6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0E561124" w14:textId="7F94BC8E" w:rsidR="00122783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836933" w:history="1">
            <w:r w:rsidR="00122783" w:rsidRPr="00430909">
              <w:rPr>
                <w:rStyle w:val="aa"/>
                <w:noProof/>
              </w:rPr>
              <w:t>摘要</w:t>
            </w:r>
            <w:r w:rsidR="00122783">
              <w:rPr>
                <w:noProof/>
                <w:webHidden/>
              </w:rPr>
              <w:tab/>
            </w:r>
            <w:r w:rsidR="00122783">
              <w:rPr>
                <w:noProof/>
                <w:webHidden/>
              </w:rPr>
              <w:fldChar w:fldCharType="begin"/>
            </w:r>
            <w:r w:rsidR="00122783">
              <w:rPr>
                <w:noProof/>
                <w:webHidden/>
              </w:rPr>
              <w:instrText xml:space="preserve"> PAGEREF _Toc100836933 \h </w:instrText>
            </w:r>
            <w:r w:rsidR="00122783">
              <w:rPr>
                <w:noProof/>
                <w:webHidden/>
              </w:rPr>
            </w:r>
            <w:r w:rsidR="00122783">
              <w:rPr>
                <w:noProof/>
                <w:webHidden/>
              </w:rPr>
              <w:fldChar w:fldCharType="separate"/>
            </w:r>
            <w:r w:rsidR="00122783">
              <w:rPr>
                <w:noProof/>
                <w:webHidden/>
              </w:rPr>
              <w:t>i</w:t>
            </w:r>
            <w:r w:rsidR="00122783">
              <w:rPr>
                <w:noProof/>
                <w:webHidden/>
              </w:rPr>
              <w:fldChar w:fldCharType="end"/>
            </w:r>
          </w:hyperlink>
        </w:p>
        <w:p w14:paraId="16DC50CC" w14:textId="7F431BB6" w:rsidR="00122783" w:rsidRDefault="0012278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36934" w:history="1">
            <w:r w:rsidRPr="00430909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369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1456DD" w14:textId="4BB338A2" w:rsidR="00122783" w:rsidRDefault="0012278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36935" w:history="1">
            <w:r w:rsidRPr="00430909">
              <w:rPr>
                <w:rStyle w:val="aa"/>
                <w:noProof/>
              </w:rPr>
              <w:t>1 Due date: 2022-04-06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369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550AF7" w14:textId="7872DC19" w:rsidR="00122783" w:rsidRDefault="0012278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36936" w:history="1">
            <w:r w:rsidRPr="00430909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369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5B094983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5E7DE996" w:rsidR="00F719D4" w:rsidRDefault="005746A3" w:rsidP="00751BC9">
      <w:pPr>
        <w:pStyle w:val="1"/>
        <w:spacing w:before="156" w:after="156"/>
      </w:pPr>
      <w:bookmarkStart w:id="4" w:name="_Toc100836935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7023A4">
        <w:t>4-06</w:t>
      </w:r>
      <w:bookmarkEnd w:id="4"/>
    </w:p>
    <w:p w14:paraId="5C599AA5" w14:textId="33A33702" w:rsidR="00467564" w:rsidRDefault="00BB11DF" w:rsidP="0010060D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9F37E64" wp14:editId="725FF64C">
            <wp:extent cx="5274310" cy="7585311"/>
            <wp:effectExtent l="0" t="0" r="254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853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820D56" w14:textId="10B910B5" w:rsidR="00BB11DF" w:rsidRDefault="00BB11DF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B060F60" wp14:editId="3494EC00">
            <wp:extent cx="5274310" cy="7485383"/>
            <wp:effectExtent l="0" t="0" r="2540" b="127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85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A0C05F" w14:textId="77777777" w:rsidR="00BB11DF" w:rsidRDefault="00BB11DF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028103BC" wp14:editId="4CFAC84E">
            <wp:extent cx="5274310" cy="7485383"/>
            <wp:effectExtent l="0" t="0" r="2540" b="127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85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B11DF">
        <w:t xml:space="preserve"> </w:t>
      </w:r>
    </w:p>
    <w:p w14:paraId="26C296F1" w14:textId="7022665E" w:rsidR="00BB11DF" w:rsidRDefault="00BB11DF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981AAB2" wp14:editId="4F20B4B0">
            <wp:extent cx="5274310" cy="7499578"/>
            <wp:effectExtent l="0" t="0" r="2540" b="635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99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E0C39" w14:textId="668252B3" w:rsidR="00D83131" w:rsidRDefault="00D83131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0B7F856A" wp14:editId="200CD15F">
            <wp:extent cx="5274310" cy="7599304"/>
            <wp:effectExtent l="0" t="0" r="2540" b="190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99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AB95E3" w14:textId="7A3BE337" w:rsidR="00D83131" w:rsidRDefault="00D83131" w:rsidP="0010060D">
      <w:pPr>
        <w:pStyle w:val="a2"/>
        <w:ind w:firstLine="0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278560A5" wp14:editId="38624A2D">
            <wp:extent cx="5274310" cy="7613935"/>
            <wp:effectExtent l="0" t="0" r="2540" b="635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61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6"/>
          <w:footerReference w:type="default" r:id="rId17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5" w:name="_Toc100836936"/>
      <w:r w:rsidRPr="00A06EB2">
        <w:lastRenderedPageBreak/>
        <w:t>References</w:t>
      </w:r>
      <w:bookmarkEnd w:id="5"/>
    </w:p>
    <w:p w14:paraId="3E15477A" w14:textId="77777777" w:rsidR="00A70D9B" w:rsidRPr="00A70D9B" w:rsidRDefault="00C61E8E" w:rsidP="00A70D9B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A70D9B" w:rsidRPr="00A70D9B">
        <w:rPr>
          <w:rFonts w:hint="eastAsia"/>
        </w:rPr>
        <w:t>[1]</w:t>
      </w:r>
      <w:r w:rsidR="00A70D9B" w:rsidRPr="00A70D9B">
        <w:rPr>
          <w:rFonts w:hint="eastAsia"/>
        </w:rPr>
        <w:tab/>
      </w:r>
      <w:r w:rsidR="00A70D9B" w:rsidRPr="00A70D9B">
        <w:rPr>
          <w:rFonts w:hint="eastAsia"/>
        </w:rPr>
        <w:t>刘绍学</w:t>
      </w:r>
      <w:r w:rsidR="00A70D9B" w:rsidRPr="00A70D9B">
        <w:rPr>
          <w:rFonts w:hint="eastAsia"/>
        </w:rPr>
        <w:t xml:space="preserve">, </w:t>
      </w:r>
      <w:r w:rsidR="00A70D9B" w:rsidRPr="00A70D9B">
        <w:rPr>
          <w:rFonts w:hint="eastAsia"/>
        </w:rPr>
        <w:t>章璞</w:t>
      </w:r>
      <w:r w:rsidR="00A70D9B" w:rsidRPr="00A70D9B">
        <w:rPr>
          <w:rFonts w:hint="eastAsia"/>
        </w:rPr>
        <w:t xml:space="preserve">. </w:t>
      </w:r>
      <w:r w:rsidR="00A70D9B" w:rsidRPr="00A70D9B">
        <w:rPr>
          <w:rFonts w:hint="eastAsia"/>
        </w:rPr>
        <w:t>近世代数导引</w:t>
      </w:r>
      <w:r w:rsidR="00A70D9B" w:rsidRPr="00A70D9B">
        <w:rPr>
          <w:rFonts w:hint="eastAsia"/>
        </w:rPr>
        <w:t xml:space="preserve"> [M]. 1 ed. </w:t>
      </w:r>
      <w:r w:rsidR="00A70D9B" w:rsidRPr="00A70D9B">
        <w:rPr>
          <w:rFonts w:hint="eastAsia"/>
        </w:rPr>
        <w:t>北京</w:t>
      </w:r>
      <w:r w:rsidR="00A70D9B" w:rsidRPr="00A70D9B">
        <w:rPr>
          <w:rFonts w:hint="eastAsia"/>
        </w:rPr>
        <w:t xml:space="preserve">: </w:t>
      </w:r>
      <w:r w:rsidR="00A70D9B" w:rsidRPr="00A70D9B">
        <w:rPr>
          <w:rFonts w:hint="eastAsia"/>
        </w:rPr>
        <w:t>高等教育出版社</w:t>
      </w:r>
      <w:r w:rsidR="00A70D9B" w:rsidRPr="00A70D9B">
        <w:rPr>
          <w:rFonts w:hint="eastAsia"/>
        </w:rPr>
        <w:t>, 2011.</w:t>
      </w:r>
      <w:bookmarkEnd w:id="6"/>
    </w:p>
    <w:p w14:paraId="1706C47E" w14:textId="5767A441" w:rsidR="006B3B72" w:rsidRDefault="00C61E8E" w:rsidP="006B3B72">
      <w:pPr>
        <w:pStyle w:val="a2"/>
        <w:ind w:firstLine="0"/>
      </w:pPr>
      <w:r>
        <w:fldChar w:fldCharType="end"/>
      </w:r>
      <w:bookmarkEnd w:id="0"/>
    </w:p>
    <w:sectPr w:rsidR="006B3B72" w:rsidSect="00A07C18">
      <w:head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ADFD71" w14:textId="77777777" w:rsidR="005B18C8" w:rsidRDefault="005B18C8" w:rsidP="00E26F2C">
      <w:r>
        <w:separator/>
      </w:r>
    </w:p>
  </w:endnote>
  <w:endnote w:type="continuationSeparator" w:id="0">
    <w:p w14:paraId="090435CA" w14:textId="77777777" w:rsidR="005B18C8" w:rsidRDefault="005B18C8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5F228672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22783">
      <w:rPr>
        <w:rFonts w:ascii="Times New Roman" w:eastAsia="宋体" w:hAnsi="Times New Roman" w:cs="Times New Roman"/>
        <w:noProof/>
      </w:rPr>
      <w:t>2022-04-14 13:5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0699EEF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122783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122783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22783">
      <w:rPr>
        <w:rFonts w:ascii="Times New Roman" w:eastAsia="宋体" w:hAnsi="Times New Roman" w:cs="Times New Roman"/>
        <w:noProof/>
      </w:rPr>
      <w:t>2022-04-14 13:5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8843C5" w14:textId="77777777" w:rsidR="005B18C8" w:rsidRDefault="005B18C8" w:rsidP="00E26F2C">
      <w:r>
        <w:separator/>
      </w:r>
    </w:p>
  </w:footnote>
  <w:footnote w:type="continuationSeparator" w:id="0">
    <w:p w14:paraId="5B9B083F" w14:textId="77777777" w:rsidR="005B18C8" w:rsidRDefault="005B18C8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6D55C11C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122783">
      <w:rPr>
        <w:rFonts w:ascii="Times New Roman" w:eastAsia="宋体" w:hAnsi="Times New Roman" w:cs="Times New Roman"/>
        <w:noProof/>
      </w:rPr>
      <w:t>Due date: 2022-04-06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613A"/>
    <w:rsid w:val="00070B1B"/>
    <w:rsid w:val="000710F5"/>
    <w:rsid w:val="0008202A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5993"/>
    <w:rsid w:val="00457184"/>
    <w:rsid w:val="004576BE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18C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21ED0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C64F7"/>
    <w:rsid w:val="00BD04DD"/>
    <w:rsid w:val="00BD112E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jpe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BB50F3DB-1D44-46F8-B51F-ADD2DE6FBA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9</Pages>
  <Words>599</Words>
  <Characters>3419</Characters>
  <Application>Microsoft Office Word</Application>
  <DocSecurity>0</DocSecurity>
  <Lines>28</Lines>
  <Paragraphs>8</Paragraphs>
  <ScaleCrop>false</ScaleCrop>
  <Company/>
  <LinksUpToDate>false</LinksUpToDate>
  <CharactersWithSpaces>4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5</cp:revision>
  <cp:lastPrinted>2022-03-16T12:44:00Z</cp:lastPrinted>
  <dcterms:created xsi:type="dcterms:W3CDTF">2022-04-14T05:43:00Z</dcterms:created>
  <dcterms:modified xsi:type="dcterms:W3CDTF">2022-04-14T05:55:00Z</dcterms:modified>
</cp:coreProperties>
</file>